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87C142" w14:textId="3D2AF3BF" w:rsidR="00BB0BD9" w:rsidRDefault="00BB0BD9">
      <w:r>
        <w:rPr>
          <w:b/>
          <w:bCs/>
        </w:rPr>
        <w:t xml:space="preserve">2. </w:t>
      </w:r>
      <w:proofErr w:type="gramStart"/>
      <w:r>
        <w:rPr>
          <w:b/>
          <w:bCs/>
        </w:rPr>
        <w:t>Materials  and</w:t>
      </w:r>
      <w:proofErr w:type="gramEnd"/>
      <w:r>
        <w:rPr>
          <w:b/>
          <w:bCs/>
        </w:rPr>
        <w:t xml:space="preserve"> Methods</w:t>
      </w:r>
    </w:p>
    <w:p w14:paraId="22E78ABB" w14:textId="788378F2" w:rsidR="00906E1A" w:rsidRDefault="00906E1A">
      <w:r>
        <w:t>2.1 Treatments</w:t>
      </w:r>
    </w:p>
    <w:p w14:paraId="203A3331" w14:textId="0E752EA9" w:rsidR="009B175B" w:rsidRDefault="00906E1A">
      <w:r w:rsidRPr="00906E1A">
        <w:t>Trials were reared in commercial incubators. Seven treatments were designed to simulate greenhouse conditions under supplemental lighting</w:t>
      </w:r>
      <w:r w:rsidR="00AD3043">
        <w:t xml:space="preserve"> within commercial incubators by controlling</w:t>
      </w:r>
      <w:r w:rsidRPr="00906E1A">
        <w:t xml:space="preserve"> constant temperature</w:t>
      </w:r>
      <w:r w:rsidR="00AD3043">
        <w:t xml:space="preserve">, </w:t>
      </w:r>
      <w:r w:rsidRPr="00906E1A">
        <w:t>photoperiod, lamp type and quality/wavelength, and theoretical light intensity as</w:t>
      </w:r>
      <w:r w:rsidR="00AD3043">
        <w:t xml:space="preserve"> in Table 1</w:t>
      </w:r>
      <w:r w:rsidRPr="00906E1A">
        <w:t>.</w:t>
      </w:r>
      <w:r w:rsidR="009B175B">
        <w:t xml:space="preserve"> </w:t>
      </w:r>
    </w:p>
    <w:p w14:paraId="3EFB4CB7" w14:textId="0FACFFE2" w:rsidR="009B175B" w:rsidRDefault="009B175B">
      <w:r>
        <w:t xml:space="preserve">Temperature and relative humidity (RH) were set by the incubators and monitored using HOBOs. Lamps were installed on the ceiling of the incubators, and varying </w:t>
      </w:r>
      <w:proofErr w:type="spellStart"/>
      <w:r>
        <w:t>intentisty</w:t>
      </w:r>
      <w:proofErr w:type="spellEnd"/>
      <w:r>
        <w:t xml:space="preserve"> was established by raising or lowering the platform on which insects were placed on. Spectral output and intensity were verified using a spectroradiometer.</w:t>
      </w:r>
    </w:p>
    <w:p w14:paraId="204EDC41" w14:textId="52617B86" w:rsidR="00906E1A" w:rsidRDefault="00906E1A"/>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4F115926" w:rsidR="00AD3043" w:rsidRDefault="00AD3043">
      <w:r w:rsidRPr="00AD3043">
        <w:rPr>
          <w:noProof/>
        </w:rPr>
        <w:drawing>
          <wp:inline distT="0" distB="0" distL="0" distR="0" wp14:anchorId="5C5BEDFC" wp14:editId="0960E940">
            <wp:extent cx="5943600" cy="1148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148080"/>
                    </a:xfrm>
                    <a:prstGeom prst="rect">
                      <a:avLst/>
                    </a:prstGeom>
                    <a:noFill/>
                    <a:ln>
                      <a:noFill/>
                    </a:ln>
                  </pic:spPr>
                </pic:pic>
              </a:graphicData>
            </a:graphic>
          </wp:inline>
        </w:drawing>
      </w:r>
    </w:p>
    <w:p w14:paraId="1AC98CFE" w14:textId="77777777" w:rsidR="00AD3043" w:rsidRDefault="00AD3043"/>
    <w:p w14:paraId="33D5AF11" w14:textId="32DE96E0" w:rsidR="00BB0BD9" w:rsidRDefault="00906E1A">
      <w:r>
        <w:t>2.2 Insects</w:t>
      </w:r>
    </w:p>
    <w:p w14:paraId="7BE8EF21" w14:textId="73AB0C8B" w:rsidR="00BB0BD9" w:rsidRDefault="009B175B" w:rsidP="009B175B">
      <w:r>
        <w:t xml:space="preserve">A colony of </w:t>
      </w:r>
      <w:r w:rsidRPr="009B175B">
        <w:rPr>
          <w:i/>
          <w:iCs/>
        </w:rPr>
        <w:t>O. insidiosus</w:t>
      </w:r>
      <w:r>
        <w:t xml:space="preserve"> was established from commercially available adults in plastic containers with ventilated lids and sterile vermiculite lining the bottom. </w:t>
      </w:r>
      <w:proofErr w:type="spellStart"/>
      <w:r w:rsidRPr="009B175B">
        <w:rPr>
          <w:i/>
          <w:iCs/>
        </w:rPr>
        <w:t>Ephestia</w:t>
      </w:r>
      <w:proofErr w:type="spellEnd"/>
      <w:r w:rsidRPr="009B175B">
        <w:rPr>
          <w:i/>
          <w:iCs/>
        </w:rPr>
        <w:t xml:space="preserve"> </w:t>
      </w:r>
      <w:proofErr w:type="spellStart"/>
      <w:r w:rsidRPr="009B175B">
        <w:rPr>
          <w:i/>
          <w:iCs/>
        </w:rPr>
        <w:t>kuehniella</w:t>
      </w:r>
      <w:proofErr w:type="spellEnd"/>
      <w:r>
        <w:t xml:space="preserve"> eggs adherent to 3.34cm</w:t>
      </w:r>
      <w:r w:rsidRPr="009B175B">
        <w:rPr>
          <w:vertAlign w:val="superscript"/>
        </w:rPr>
        <w:t>2</w:t>
      </w:r>
      <w:r>
        <w:t xml:space="preserve"> Post-it notes were provided as diet, as per the protocol by </w:t>
      </w:r>
      <w:r>
        <w:fldChar w:fldCharType="begin" w:fldLock="1"/>
      </w:r>
      <w:r>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hole </w:t>
      </w:r>
      <w:r w:rsidRPr="009B175B">
        <w:rPr>
          <w:i/>
          <w:iCs/>
        </w:rPr>
        <w:t>Phaseolus vulgaris</w:t>
      </w:r>
      <w:r>
        <w:t xml:space="preserve"> beans were added as an oviposition substrate, and water-soaked cotton balls as source of moisture.</w:t>
      </w:r>
    </w:p>
    <w:p w14:paraId="040D2191" w14:textId="4644CB12" w:rsidR="00455B04" w:rsidRDefault="00455B04" w:rsidP="009B175B">
      <w:r>
        <w:t>In determining % emergence, beans on which eggs had been oviposited in the colony were placed in small plastic Petri plates and moved to one of the treatments at random. The number of eggs on each bean was counted and marked by a permanent marker. Beans were checked once daily for egg emergence (as indicated by a popped top of an egg) and the number of nymphs were counted.</w:t>
      </w:r>
    </w:p>
    <w:p w14:paraId="043F5ED4" w14:textId="7696AA8C" w:rsidR="00455B04" w:rsidRDefault="00455B04" w:rsidP="009B175B"/>
    <w:p w14:paraId="0D19BD11" w14:textId="2F76E090" w:rsidR="00F37EE2" w:rsidRDefault="00F37EE2"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2D401CB9" w14:textId="7DB2A390" w:rsidR="00BB0BD9" w:rsidRDefault="00BB0BD9">
      <w:r>
        <w:t xml:space="preserve">3.1 Development of </w:t>
      </w:r>
      <w:r w:rsidRPr="00BB0BD9">
        <w:rPr>
          <w:i/>
          <w:iCs/>
        </w:rPr>
        <w:t>Orius insidiosus</w:t>
      </w:r>
      <w:r>
        <w:t xml:space="preserve"> under Seven Supplemental Lighting Treatments</w:t>
      </w:r>
    </w:p>
    <w:p w14:paraId="4939CD76" w14:textId="1E1B6C8B" w:rsidR="00BB0BD9" w:rsidRDefault="00BB0BD9"/>
    <w:p w14:paraId="654511C8" w14:textId="4CDF4AA9" w:rsidR="000F0A52" w:rsidRDefault="000F0A52">
      <w:r>
        <w:lastRenderedPageBreak/>
        <w:t>Treatments: S, W, HPS, HB, HR, LB, LR</w:t>
      </w:r>
    </w:p>
    <w:p w14:paraId="04DAFA3A" w14:textId="7AD97228" w:rsidR="000F0A52" w:rsidRDefault="000F0A52" w:rsidP="000F0A52">
      <w:pPr>
        <w:ind w:left="360"/>
      </w:pPr>
      <w:r>
        <w:t>Development</w:t>
      </w:r>
    </w:p>
    <w:p w14:paraId="02FD4F56" w14:textId="0E7739AB" w:rsidR="000F0A52" w:rsidRDefault="000F0A52" w:rsidP="000F0A52">
      <w:pPr>
        <w:pStyle w:val="ListParagraph"/>
        <w:numPr>
          <w:ilvl w:val="0"/>
          <w:numId w:val="3"/>
        </w:numPr>
        <w:ind w:left="1080"/>
      </w:pPr>
      <w:r>
        <w:t>Development Rate (days for each nymphal instar, and hatch-adult</w:t>
      </w:r>
      <w:r w:rsidR="00C32A6D">
        <w:t>)</w:t>
      </w:r>
    </w:p>
    <w:p w14:paraId="12180FFA" w14:textId="77777777" w:rsidR="00C32A6D" w:rsidRDefault="00C32A6D" w:rsidP="00C32A6D">
      <w:pPr>
        <w:pStyle w:val="ListParagraph"/>
        <w:numPr>
          <w:ilvl w:val="1"/>
          <w:numId w:val="3"/>
        </w:numPr>
      </w:pPr>
      <w:r>
        <w:t>Data manipulations</w:t>
      </w:r>
    </w:p>
    <w:p w14:paraId="4029B653" w14:textId="77777777" w:rsidR="00C32A6D" w:rsidRDefault="00C32A6D" w:rsidP="00C32A6D">
      <w:pPr>
        <w:pStyle w:val="ListParagraph"/>
        <w:numPr>
          <w:ilvl w:val="1"/>
          <w:numId w:val="3"/>
        </w:numPr>
      </w:pPr>
      <w:r>
        <w:t>Figures and Tests</w:t>
      </w:r>
    </w:p>
    <w:p w14:paraId="1B445317" w14:textId="77777777" w:rsidR="00C32A6D" w:rsidRDefault="00C32A6D" w:rsidP="00C32A6D">
      <w:pPr>
        <w:pStyle w:val="ListParagraph"/>
        <w:numPr>
          <w:ilvl w:val="1"/>
          <w:numId w:val="3"/>
        </w:numPr>
      </w:pPr>
      <w:r>
        <w:t>Assumptions</w:t>
      </w:r>
    </w:p>
    <w:p w14:paraId="697EBACB" w14:textId="27345107" w:rsidR="000F0A52" w:rsidRDefault="000F0A52" w:rsidP="000F0A52">
      <w:pPr>
        <w:pStyle w:val="ListParagraph"/>
        <w:numPr>
          <w:ilvl w:val="0"/>
          <w:numId w:val="3"/>
        </w:numPr>
        <w:ind w:left="1080"/>
      </w:pPr>
      <w:r>
        <w:t>%Mortality (percent dead before reaching adult stage)</w:t>
      </w:r>
    </w:p>
    <w:p w14:paraId="55F04AFD" w14:textId="77777777" w:rsidR="00C32A6D" w:rsidRDefault="00C32A6D" w:rsidP="00C32A6D">
      <w:pPr>
        <w:pStyle w:val="ListParagraph"/>
        <w:numPr>
          <w:ilvl w:val="1"/>
          <w:numId w:val="3"/>
        </w:numPr>
      </w:pPr>
      <w:r>
        <w:t>Data manipulations</w:t>
      </w:r>
    </w:p>
    <w:p w14:paraId="7E79AF1D" w14:textId="77777777" w:rsidR="00C32A6D" w:rsidRDefault="00C32A6D" w:rsidP="00C32A6D">
      <w:pPr>
        <w:pStyle w:val="ListParagraph"/>
        <w:numPr>
          <w:ilvl w:val="1"/>
          <w:numId w:val="3"/>
        </w:numPr>
      </w:pPr>
      <w:r>
        <w:t>Figures and Tests</w:t>
      </w:r>
    </w:p>
    <w:p w14:paraId="1D1551D0" w14:textId="0710DF30" w:rsidR="00C32A6D" w:rsidRDefault="00C32A6D" w:rsidP="00C32A6D">
      <w:pPr>
        <w:pStyle w:val="ListParagraph"/>
        <w:numPr>
          <w:ilvl w:val="1"/>
          <w:numId w:val="3"/>
        </w:numPr>
      </w:pPr>
      <w:r>
        <w:t>Assumptions</w:t>
      </w:r>
    </w:p>
    <w:p w14:paraId="25177BA9" w14:textId="2D4EE691" w:rsidR="000F0A52" w:rsidRDefault="000F0A52" w:rsidP="000F0A52">
      <w:pPr>
        <w:pStyle w:val="ListParagraph"/>
        <w:numPr>
          <w:ilvl w:val="0"/>
          <w:numId w:val="3"/>
        </w:numPr>
        <w:ind w:left="1080"/>
      </w:pPr>
      <w:r>
        <w:t>Tibial Length (adults which developed under Treatment</w:t>
      </w:r>
    </w:p>
    <w:p w14:paraId="02A2F393" w14:textId="77777777" w:rsidR="00C32A6D" w:rsidRDefault="00C32A6D" w:rsidP="00C32A6D">
      <w:pPr>
        <w:pStyle w:val="ListParagraph"/>
        <w:numPr>
          <w:ilvl w:val="1"/>
          <w:numId w:val="3"/>
        </w:numPr>
      </w:pPr>
      <w:r>
        <w:t>Data manipulations</w:t>
      </w:r>
    </w:p>
    <w:p w14:paraId="4066EF85" w14:textId="77777777" w:rsidR="00C32A6D" w:rsidRDefault="00C32A6D" w:rsidP="00C32A6D">
      <w:pPr>
        <w:pStyle w:val="ListParagraph"/>
        <w:numPr>
          <w:ilvl w:val="1"/>
          <w:numId w:val="3"/>
        </w:numPr>
      </w:pPr>
      <w:r>
        <w:t>Figures and Tests</w:t>
      </w:r>
    </w:p>
    <w:p w14:paraId="47FFA619" w14:textId="77777777" w:rsidR="00C32A6D" w:rsidRDefault="00C32A6D" w:rsidP="00C32A6D">
      <w:pPr>
        <w:pStyle w:val="ListParagraph"/>
        <w:numPr>
          <w:ilvl w:val="1"/>
          <w:numId w:val="3"/>
        </w:numPr>
      </w:pPr>
      <w:r>
        <w:t>Assumptions</w:t>
      </w:r>
    </w:p>
    <w:p w14:paraId="6B5ABBAE" w14:textId="338F2A26" w:rsidR="000F0A52" w:rsidRDefault="000B5383" w:rsidP="00C77E1E">
      <w:r>
        <w:t>3.2 Adult Life History parameters under Seven Supplemental Lighting Treatments</w:t>
      </w:r>
    </w:p>
    <w:p w14:paraId="6BF96F25" w14:textId="77777777" w:rsidR="009F47FE" w:rsidRDefault="009F47FE" w:rsidP="009F47FE">
      <w:pPr>
        <w:ind w:left="360"/>
      </w:pPr>
      <w:r>
        <w:t>Data clean-up and manipulations</w:t>
      </w:r>
    </w:p>
    <w:p w14:paraId="5B29C3D1" w14:textId="77777777" w:rsidR="009F47FE" w:rsidRDefault="009F47FE" w:rsidP="009F47FE">
      <w:pPr>
        <w:pStyle w:val="ListParagraph"/>
        <w:numPr>
          <w:ilvl w:val="0"/>
          <w:numId w:val="3"/>
        </w:numPr>
        <w:ind w:left="1080"/>
      </w:pPr>
      <w:r>
        <w:t>Pairs where either the male or female were squished or escaped were removed</w:t>
      </w:r>
    </w:p>
    <w:p w14:paraId="7742716A" w14:textId="77777777" w:rsidR="009F47FE" w:rsidRDefault="009F47FE" w:rsidP="009F47FE">
      <w:pPr>
        <w:pStyle w:val="ListParagraph"/>
        <w:numPr>
          <w:ilvl w:val="0"/>
          <w:numId w:val="3"/>
        </w:numPr>
        <w:ind w:left="1080"/>
      </w:pPr>
      <w:r>
        <w:t>Pair where either the male or female lived for less than 1 day were removed</w:t>
      </w:r>
    </w:p>
    <w:p w14:paraId="52F3BF29" w14:textId="40E6F499" w:rsidR="009F47FE" w:rsidRDefault="009F47FE" w:rsidP="009F47FE">
      <w:pPr>
        <w:pStyle w:val="ListParagraph"/>
        <w:numPr>
          <w:ilvl w:val="0"/>
          <w:numId w:val="3"/>
        </w:numPr>
        <w:ind w:left="1080"/>
      </w:pPr>
      <w:r>
        <w:t>Fixed a calculation error in Pre-oviposition period</w:t>
      </w:r>
    </w:p>
    <w:p w14:paraId="16D55E02" w14:textId="06324E55" w:rsidR="000F0A52" w:rsidRDefault="0019686C" w:rsidP="0019686C">
      <w:r>
        <w:t xml:space="preserve">3.2.1 </w:t>
      </w:r>
      <w:r w:rsidR="000F0A52">
        <w:t>Adult Longevity (days)</w:t>
      </w:r>
    </w:p>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proofErr w:type="spellStart"/>
            <w:r w:rsidRPr="0048762A">
              <w:rPr>
                <w:rFonts w:ascii="Calibri" w:eastAsia="Times New Roman" w:hAnsi="Calibri" w:cs="Calibri"/>
                <w:color w:val="000000"/>
                <w:lang w:eastAsia="en-CA"/>
              </w:rPr>
              <w:t>d.f.</w:t>
            </w:r>
            <w:proofErr w:type="spellEnd"/>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proofErr w:type="spellStart"/>
            <w:proofErr w:type="gramStart"/>
            <w:r w:rsidRPr="0048762A">
              <w:rPr>
                <w:rFonts w:ascii="Calibri" w:eastAsia="Times New Roman" w:hAnsi="Calibri" w:cs="Calibri"/>
                <w:color w:val="000000"/>
                <w:lang w:eastAsia="en-CA"/>
              </w:rPr>
              <w:t>Treatment:Sex</w:t>
            </w:r>
            <w:proofErr w:type="spellEnd"/>
            <w:proofErr w:type="gramEnd"/>
            <w:r w:rsidRPr="0048762A">
              <w:rPr>
                <w:rFonts w:ascii="Calibri" w:eastAsia="Times New Roman" w:hAnsi="Calibri" w:cs="Calibri"/>
                <w:color w:val="000000"/>
                <w:lang w:eastAsia="en-CA"/>
              </w:rPr>
              <w:t xml:space="preserve">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proofErr w:type="spellStart"/>
      <w:r w:rsidRPr="00CD35CF">
        <w:t>Levene's</w:t>
      </w:r>
      <w:proofErr w:type="spellEnd"/>
      <w:r w:rsidRPr="00CD35CF">
        <w:t xml:space="preserve"> Test result for longevity across Treatment and Sex: (F = 6.80, P = 4.33e-12, </w:t>
      </w:r>
      <w:proofErr w:type="spellStart"/>
      <w:r w:rsidRPr="00CD35CF">
        <w:t>d.f.</w:t>
      </w:r>
      <w:proofErr w:type="spellEnd"/>
      <w:r w:rsidRPr="00CD35CF">
        <w:t xml:space="preserve"> = 13, 484)</w:t>
      </w:r>
    </w:p>
    <w:p w14:paraId="485D38C3" w14:textId="368AAE1F" w:rsidR="005B23D4" w:rsidRDefault="005B23D4" w:rsidP="005B23D4"/>
    <w:p w14:paraId="01469C9A" w14:textId="4E81AE0B" w:rsidR="009F47FE" w:rsidRDefault="009F47FE" w:rsidP="005B23D4"/>
    <w:p w14:paraId="63598D39" w14:textId="4BFB1287" w:rsidR="000F0A52" w:rsidRDefault="005B23D4" w:rsidP="005B23D4">
      <w:r>
        <w:t xml:space="preserve">3.2.2 </w:t>
      </w:r>
      <w:r w:rsidR="000F0A52">
        <w:t>Fecundity</w:t>
      </w:r>
    </w:p>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proofErr w:type="spellStart"/>
            <w:r w:rsidRPr="004D7B5C">
              <w:rPr>
                <w:rFonts w:ascii="Calibri" w:eastAsia="Times New Roman" w:hAnsi="Calibri" w:cs="Calibri"/>
                <w:color w:val="000000"/>
                <w:lang w:eastAsia="en-CA"/>
              </w:rPr>
              <w:t>d.f.</w:t>
            </w:r>
            <w:proofErr w:type="spellEnd"/>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77777777" w:rsidR="00D015E3" w:rsidRPr="00D015E3" w:rsidRDefault="00D015E3" w:rsidP="00D015E3">
      <w:pPr>
        <w:spacing w:after="0" w:line="240" w:lineRule="auto"/>
        <w:jc w:val="center"/>
        <w:rPr>
          <w:rFonts w:ascii="Calibri" w:eastAsia="Times New Roman" w:hAnsi="Calibri" w:cs="Calibri"/>
          <w:color w:val="000000"/>
          <w:lang w:eastAsia="en-CA"/>
        </w:rPr>
      </w:pPr>
      <w:proofErr w:type="spellStart"/>
      <w:r w:rsidRPr="00D015E3">
        <w:rPr>
          <w:rFonts w:ascii="Calibri" w:eastAsia="Times New Roman" w:hAnsi="Calibri" w:cs="Calibri"/>
          <w:color w:val="000000"/>
          <w:lang w:eastAsia="en-CA"/>
        </w:rPr>
        <w:t>Levene's</w:t>
      </w:r>
      <w:proofErr w:type="spellEnd"/>
      <w:r w:rsidRPr="00D015E3">
        <w:rPr>
          <w:rFonts w:ascii="Calibri" w:eastAsia="Times New Roman" w:hAnsi="Calibri" w:cs="Calibri"/>
          <w:color w:val="000000"/>
          <w:lang w:eastAsia="en-CA"/>
        </w:rPr>
        <w:t xml:space="preserve"> Test result for fecundity across Treatment: (F = 10.7, P = 1.47e-10, </w:t>
      </w:r>
      <w:proofErr w:type="spellStart"/>
      <w:r w:rsidRPr="00D015E3">
        <w:rPr>
          <w:rFonts w:ascii="Calibri" w:eastAsia="Times New Roman" w:hAnsi="Calibri" w:cs="Calibri"/>
          <w:color w:val="000000"/>
          <w:lang w:eastAsia="en-CA"/>
        </w:rPr>
        <w:t>d.f.</w:t>
      </w:r>
      <w:proofErr w:type="spellEnd"/>
      <w:r w:rsidRPr="00D015E3">
        <w:rPr>
          <w:rFonts w:ascii="Calibri" w:eastAsia="Times New Roman" w:hAnsi="Calibri" w:cs="Calibri"/>
          <w:color w:val="000000"/>
          <w:lang w:eastAsia="en-CA"/>
        </w:rPr>
        <w:t xml:space="preserve"> = 6, 242)</w:t>
      </w:r>
    </w:p>
    <w:p w14:paraId="1E43EF71" w14:textId="77777777" w:rsidR="00D015E3" w:rsidRDefault="00D015E3" w:rsidP="00D015E3"/>
    <w:p w14:paraId="71767C79" w14:textId="77777777" w:rsidR="00D015E3" w:rsidRDefault="00D015E3" w:rsidP="00F619DA"/>
    <w:p w14:paraId="32903CE5" w14:textId="06C69759" w:rsidR="000F0A52" w:rsidRDefault="000F0A52" w:rsidP="00D015E3">
      <w:pPr>
        <w:pStyle w:val="ListParagraph"/>
        <w:numPr>
          <w:ilvl w:val="2"/>
          <w:numId w:val="4"/>
        </w:numPr>
      </w:pPr>
      <w:r>
        <w:t>Pre-oviposition Period</w:t>
      </w:r>
    </w:p>
    <w:tbl>
      <w:tblPr>
        <w:tblW w:w="510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4D09D3">
        <w:trPr>
          <w:trHeight w:val="285"/>
          <w:jc w:val="center"/>
        </w:trPr>
        <w:tc>
          <w:tcPr>
            <w:tcW w:w="5101" w:type="dxa"/>
            <w:gridSpan w:val="5"/>
            <w:tcBorders>
              <w:top w:val="nil"/>
              <w:left w:val="nil"/>
              <w:bottom w:val="nil"/>
              <w:right w:val="nil"/>
            </w:tcBorders>
            <w:shd w:val="clear" w:color="auto" w:fill="auto"/>
            <w:noWrap/>
            <w:vAlign w:val="bottom"/>
            <w:hideMark/>
          </w:tcPr>
          <w:p w14:paraId="3F91DB6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4D09D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2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2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2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4D09D3" w:rsidRPr="004D09D3" w14:paraId="307E1172" w14:textId="77777777" w:rsidTr="004D09D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B</w:t>
            </w:r>
          </w:p>
        </w:tc>
        <w:tc>
          <w:tcPr>
            <w:tcW w:w="1023" w:type="dxa"/>
            <w:tcBorders>
              <w:top w:val="nil"/>
              <w:left w:val="nil"/>
              <w:bottom w:val="nil"/>
              <w:right w:val="nil"/>
            </w:tcBorders>
            <w:shd w:val="clear" w:color="auto" w:fill="auto"/>
            <w:noWrap/>
            <w:vAlign w:val="bottom"/>
            <w:hideMark/>
          </w:tcPr>
          <w:p w14:paraId="002C92EF"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6.5</w:t>
            </w:r>
          </w:p>
        </w:tc>
        <w:tc>
          <w:tcPr>
            <w:tcW w:w="1023" w:type="dxa"/>
            <w:tcBorders>
              <w:top w:val="nil"/>
              <w:left w:val="nil"/>
              <w:bottom w:val="nil"/>
              <w:right w:val="nil"/>
            </w:tcBorders>
            <w:shd w:val="clear" w:color="auto" w:fill="auto"/>
            <w:noWrap/>
            <w:vAlign w:val="bottom"/>
            <w:hideMark/>
          </w:tcPr>
          <w:p w14:paraId="490D8815"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4.530676</w:t>
            </w:r>
          </w:p>
        </w:tc>
        <w:tc>
          <w:tcPr>
            <w:tcW w:w="1023" w:type="dxa"/>
            <w:tcBorders>
              <w:top w:val="nil"/>
              <w:left w:val="nil"/>
              <w:bottom w:val="nil"/>
              <w:right w:val="nil"/>
            </w:tcBorders>
            <w:shd w:val="clear" w:color="auto" w:fill="auto"/>
            <w:noWrap/>
            <w:vAlign w:val="bottom"/>
            <w:hideMark/>
          </w:tcPr>
          <w:p w14:paraId="272A5C62"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0.734973</w:t>
            </w:r>
          </w:p>
        </w:tc>
        <w:tc>
          <w:tcPr>
            <w:tcW w:w="526" w:type="dxa"/>
            <w:tcBorders>
              <w:top w:val="nil"/>
              <w:left w:val="nil"/>
              <w:bottom w:val="nil"/>
              <w:right w:val="nil"/>
            </w:tcBorders>
            <w:shd w:val="clear" w:color="auto" w:fill="auto"/>
            <w:noWrap/>
            <w:vAlign w:val="bottom"/>
            <w:hideMark/>
          </w:tcPr>
          <w:p w14:paraId="1F26D9CB"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4D09D3" w:rsidRPr="004D09D3" w14:paraId="11143E55" w14:textId="77777777" w:rsidTr="004D09D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23" w:type="dxa"/>
            <w:tcBorders>
              <w:top w:val="nil"/>
              <w:left w:val="nil"/>
              <w:bottom w:val="nil"/>
              <w:right w:val="nil"/>
            </w:tcBorders>
            <w:shd w:val="clear" w:color="auto" w:fill="auto"/>
            <w:noWrap/>
            <w:vAlign w:val="bottom"/>
            <w:hideMark/>
          </w:tcPr>
          <w:p w14:paraId="38D3B3FD"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10.36111</w:t>
            </w:r>
          </w:p>
        </w:tc>
        <w:tc>
          <w:tcPr>
            <w:tcW w:w="1023" w:type="dxa"/>
            <w:tcBorders>
              <w:top w:val="nil"/>
              <w:left w:val="nil"/>
              <w:bottom w:val="nil"/>
              <w:right w:val="nil"/>
            </w:tcBorders>
            <w:shd w:val="clear" w:color="auto" w:fill="auto"/>
            <w:noWrap/>
            <w:vAlign w:val="bottom"/>
            <w:hideMark/>
          </w:tcPr>
          <w:p w14:paraId="2CACB7DE"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7.750218</w:t>
            </w:r>
          </w:p>
        </w:tc>
        <w:tc>
          <w:tcPr>
            <w:tcW w:w="1023" w:type="dxa"/>
            <w:tcBorders>
              <w:top w:val="nil"/>
              <w:left w:val="nil"/>
              <w:bottom w:val="nil"/>
              <w:right w:val="nil"/>
            </w:tcBorders>
            <w:shd w:val="clear" w:color="auto" w:fill="auto"/>
            <w:noWrap/>
            <w:vAlign w:val="bottom"/>
            <w:hideMark/>
          </w:tcPr>
          <w:p w14:paraId="79169A02"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1.291703</w:t>
            </w:r>
          </w:p>
        </w:tc>
        <w:tc>
          <w:tcPr>
            <w:tcW w:w="526" w:type="dxa"/>
            <w:tcBorders>
              <w:top w:val="nil"/>
              <w:left w:val="nil"/>
              <w:bottom w:val="nil"/>
              <w:right w:val="nil"/>
            </w:tcBorders>
            <w:shd w:val="clear" w:color="auto" w:fill="auto"/>
            <w:noWrap/>
            <w:vAlign w:val="bottom"/>
            <w:hideMark/>
          </w:tcPr>
          <w:p w14:paraId="731F412D"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4D09D3" w:rsidRPr="004D09D3" w14:paraId="143D0FB0" w14:textId="77777777" w:rsidTr="004D09D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23" w:type="dxa"/>
            <w:tcBorders>
              <w:top w:val="nil"/>
              <w:left w:val="nil"/>
              <w:bottom w:val="nil"/>
              <w:right w:val="nil"/>
            </w:tcBorders>
            <w:shd w:val="clear" w:color="auto" w:fill="auto"/>
            <w:noWrap/>
            <w:vAlign w:val="bottom"/>
            <w:hideMark/>
          </w:tcPr>
          <w:p w14:paraId="56581618"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6.333333</w:t>
            </w:r>
          </w:p>
        </w:tc>
        <w:tc>
          <w:tcPr>
            <w:tcW w:w="1023" w:type="dxa"/>
            <w:tcBorders>
              <w:top w:val="nil"/>
              <w:left w:val="nil"/>
              <w:bottom w:val="nil"/>
              <w:right w:val="nil"/>
            </w:tcBorders>
            <w:shd w:val="clear" w:color="auto" w:fill="auto"/>
            <w:noWrap/>
            <w:vAlign w:val="bottom"/>
            <w:hideMark/>
          </w:tcPr>
          <w:p w14:paraId="0C54682B"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048224</w:t>
            </w:r>
          </w:p>
        </w:tc>
        <w:tc>
          <w:tcPr>
            <w:tcW w:w="1023" w:type="dxa"/>
            <w:tcBorders>
              <w:top w:val="nil"/>
              <w:left w:val="nil"/>
              <w:bottom w:val="nil"/>
              <w:right w:val="nil"/>
            </w:tcBorders>
            <w:shd w:val="clear" w:color="auto" w:fill="auto"/>
            <w:noWrap/>
            <w:vAlign w:val="bottom"/>
            <w:hideMark/>
          </w:tcPr>
          <w:p w14:paraId="1D2CFE1C"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0.530628</w:t>
            </w:r>
          </w:p>
        </w:tc>
        <w:tc>
          <w:tcPr>
            <w:tcW w:w="526" w:type="dxa"/>
            <w:tcBorders>
              <w:top w:val="nil"/>
              <w:left w:val="nil"/>
              <w:bottom w:val="nil"/>
              <w:right w:val="nil"/>
            </w:tcBorders>
            <w:shd w:val="clear" w:color="auto" w:fill="auto"/>
            <w:noWrap/>
            <w:vAlign w:val="bottom"/>
            <w:hideMark/>
          </w:tcPr>
          <w:p w14:paraId="621D2C65"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4D09D3" w:rsidRPr="004D09D3" w14:paraId="2CB02725" w14:textId="77777777" w:rsidTr="004D09D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23" w:type="dxa"/>
            <w:tcBorders>
              <w:top w:val="nil"/>
              <w:left w:val="nil"/>
              <w:bottom w:val="nil"/>
              <w:right w:val="nil"/>
            </w:tcBorders>
            <w:shd w:val="clear" w:color="auto" w:fill="auto"/>
            <w:noWrap/>
            <w:vAlign w:val="bottom"/>
            <w:hideMark/>
          </w:tcPr>
          <w:p w14:paraId="6DA5E7DE"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8.756757</w:t>
            </w:r>
          </w:p>
        </w:tc>
        <w:tc>
          <w:tcPr>
            <w:tcW w:w="1023" w:type="dxa"/>
            <w:tcBorders>
              <w:top w:val="nil"/>
              <w:left w:val="nil"/>
              <w:bottom w:val="nil"/>
              <w:right w:val="nil"/>
            </w:tcBorders>
            <w:shd w:val="clear" w:color="auto" w:fill="auto"/>
            <w:noWrap/>
            <w:vAlign w:val="bottom"/>
            <w:hideMark/>
          </w:tcPr>
          <w:p w14:paraId="10BD24EA"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8.015282</w:t>
            </w:r>
          </w:p>
        </w:tc>
        <w:tc>
          <w:tcPr>
            <w:tcW w:w="1023" w:type="dxa"/>
            <w:tcBorders>
              <w:top w:val="nil"/>
              <w:left w:val="nil"/>
              <w:bottom w:val="nil"/>
              <w:right w:val="nil"/>
            </w:tcBorders>
            <w:shd w:val="clear" w:color="auto" w:fill="auto"/>
            <w:noWrap/>
            <w:vAlign w:val="bottom"/>
            <w:hideMark/>
          </w:tcPr>
          <w:p w14:paraId="433DE2D3"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1.317704</w:t>
            </w:r>
          </w:p>
        </w:tc>
        <w:tc>
          <w:tcPr>
            <w:tcW w:w="526" w:type="dxa"/>
            <w:tcBorders>
              <w:top w:val="nil"/>
              <w:left w:val="nil"/>
              <w:bottom w:val="nil"/>
              <w:right w:val="nil"/>
            </w:tcBorders>
            <w:shd w:val="clear" w:color="auto" w:fill="auto"/>
            <w:noWrap/>
            <w:vAlign w:val="bottom"/>
            <w:hideMark/>
          </w:tcPr>
          <w:p w14:paraId="38338CDF"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4D09D3" w:rsidRPr="004D09D3" w14:paraId="5314BAB6" w14:textId="77777777" w:rsidTr="004D09D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23" w:type="dxa"/>
            <w:tcBorders>
              <w:top w:val="nil"/>
              <w:left w:val="nil"/>
              <w:bottom w:val="nil"/>
              <w:right w:val="nil"/>
            </w:tcBorders>
            <w:shd w:val="clear" w:color="auto" w:fill="auto"/>
            <w:noWrap/>
            <w:vAlign w:val="bottom"/>
            <w:hideMark/>
          </w:tcPr>
          <w:p w14:paraId="682008DA"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9.212121</w:t>
            </w:r>
          </w:p>
        </w:tc>
        <w:tc>
          <w:tcPr>
            <w:tcW w:w="1023" w:type="dxa"/>
            <w:tcBorders>
              <w:top w:val="nil"/>
              <w:left w:val="nil"/>
              <w:bottom w:val="nil"/>
              <w:right w:val="nil"/>
            </w:tcBorders>
            <w:shd w:val="clear" w:color="auto" w:fill="auto"/>
            <w:noWrap/>
            <w:vAlign w:val="bottom"/>
            <w:hideMark/>
          </w:tcPr>
          <w:p w14:paraId="300080F7"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7.432015</w:t>
            </w:r>
          </w:p>
        </w:tc>
        <w:tc>
          <w:tcPr>
            <w:tcW w:w="1023" w:type="dxa"/>
            <w:tcBorders>
              <w:top w:val="nil"/>
              <w:left w:val="nil"/>
              <w:bottom w:val="nil"/>
              <w:right w:val="nil"/>
            </w:tcBorders>
            <w:shd w:val="clear" w:color="auto" w:fill="auto"/>
            <w:noWrap/>
            <w:vAlign w:val="bottom"/>
            <w:hideMark/>
          </w:tcPr>
          <w:p w14:paraId="1E60618B"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1.293748</w:t>
            </w:r>
          </w:p>
        </w:tc>
        <w:tc>
          <w:tcPr>
            <w:tcW w:w="526" w:type="dxa"/>
            <w:tcBorders>
              <w:top w:val="nil"/>
              <w:left w:val="nil"/>
              <w:bottom w:val="nil"/>
              <w:right w:val="nil"/>
            </w:tcBorders>
            <w:shd w:val="clear" w:color="auto" w:fill="auto"/>
            <w:noWrap/>
            <w:vAlign w:val="bottom"/>
            <w:hideMark/>
          </w:tcPr>
          <w:p w14:paraId="728AD4DB"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4D09D3" w:rsidRPr="004D09D3" w14:paraId="2962E658" w14:textId="77777777" w:rsidTr="004D09D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23" w:type="dxa"/>
            <w:tcBorders>
              <w:top w:val="nil"/>
              <w:left w:val="nil"/>
              <w:bottom w:val="nil"/>
              <w:right w:val="nil"/>
            </w:tcBorders>
            <w:shd w:val="clear" w:color="auto" w:fill="auto"/>
            <w:noWrap/>
            <w:vAlign w:val="bottom"/>
            <w:hideMark/>
          </w:tcPr>
          <w:p w14:paraId="3D38C731"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090909</w:t>
            </w:r>
          </w:p>
        </w:tc>
        <w:tc>
          <w:tcPr>
            <w:tcW w:w="1023" w:type="dxa"/>
            <w:tcBorders>
              <w:top w:val="nil"/>
              <w:left w:val="nil"/>
              <w:bottom w:val="nil"/>
              <w:right w:val="nil"/>
            </w:tcBorders>
            <w:shd w:val="clear" w:color="auto" w:fill="auto"/>
            <w:noWrap/>
            <w:vAlign w:val="bottom"/>
            <w:hideMark/>
          </w:tcPr>
          <w:p w14:paraId="463E7AFE"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2.363309</w:t>
            </w:r>
          </w:p>
        </w:tc>
        <w:tc>
          <w:tcPr>
            <w:tcW w:w="1023" w:type="dxa"/>
            <w:tcBorders>
              <w:top w:val="nil"/>
              <w:left w:val="nil"/>
              <w:bottom w:val="nil"/>
              <w:right w:val="nil"/>
            </w:tcBorders>
            <w:shd w:val="clear" w:color="auto" w:fill="auto"/>
            <w:noWrap/>
            <w:vAlign w:val="bottom"/>
            <w:hideMark/>
          </w:tcPr>
          <w:p w14:paraId="66013418"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0.411399</w:t>
            </w:r>
          </w:p>
        </w:tc>
        <w:tc>
          <w:tcPr>
            <w:tcW w:w="526" w:type="dxa"/>
            <w:tcBorders>
              <w:top w:val="nil"/>
              <w:left w:val="nil"/>
              <w:bottom w:val="nil"/>
              <w:right w:val="nil"/>
            </w:tcBorders>
            <w:shd w:val="clear" w:color="auto" w:fill="auto"/>
            <w:noWrap/>
            <w:vAlign w:val="bottom"/>
            <w:hideMark/>
          </w:tcPr>
          <w:p w14:paraId="5738640B"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4D09D3" w:rsidRPr="004D09D3" w14:paraId="4811682F" w14:textId="77777777" w:rsidTr="004D09D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23" w:type="dxa"/>
            <w:tcBorders>
              <w:top w:val="nil"/>
              <w:left w:val="nil"/>
              <w:bottom w:val="nil"/>
              <w:right w:val="nil"/>
            </w:tcBorders>
            <w:shd w:val="clear" w:color="auto" w:fill="auto"/>
            <w:noWrap/>
            <w:vAlign w:val="bottom"/>
            <w:hideMark/>
          </w:tcPr>
          <w:p w14:paraId="6B6C08E4"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9.128205</w:t>
            </w:r>
          </w:p>
        </w:tc>
        <w:tc>
          <w:tcPr>
            <w:tcW w:w="1023" w:type="dxa"/>
            <w:tcBorders>
              <w:top w:val="nil"/>
              <w:left w:val="nil"/>
              <w:bottom w:val="nil"/>
              <w:right w:val="nil"/>
            </w:tcBorders>
            <w:shd w:val="clear" w:color="auto" w:fill="auto"/>
            <w:noWrap/>
            <w:vAlign w:val="bottom"/>
            <w:hideMark/>
          </w:tcPr>
          <w:p w14:paraId="2A9DF0DD"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6.72458</w:t>
            </w:r>
          </w:p>
        </w:tc>
        <w:tc>
          <w:tcPr>
            <w:tcW w:w="1023" w:type="dxa"/>
            <w:tcBorders>
              <w:top w:val="nil"/>
              <w:left w:val="nil"/>
              <w:bottom w:val="nil"/>
              <w:right w:val="nil"/>
            </w:tcBorders>
            <w:shd w:val="clear" w:color="auto" w:fill="auto"/>
            <w:noWrap/>
            <w:vAlign w:val="bottom"/>
            <w:hideMark/>
          </w:tcPr>
          <w:p w14:paraId="082E26A1"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1.076795</w:t>
            </w:r>
          </w:p>
        </w:tc>
        <w:tc>
          <w:tcPr>
            <w:tcW w:w="526" w:type="dxa"/>
            <w:tcBorders>
              <w:top w:val="nil"/>
              <w:left w:val="nil"/>
              <w:bottom w:val="nil"/>
              <w:right w:val="nil"/>
            </w:tcBorders>
            <w:shd w:val="clear" w:color="auto" w:fill="auto"/>
            <w:noWrap/>
            <w:vAlign w:val="bottom"/>
            <w:hideMark/>
          </w:tcPr>
          <w:p w14:paraId="6D8CA7E2" w14:textId="77777777" w:rsidR="004D09D3" w:rsidRPr="004D09D3" w:rsidRDefault="004D09D3" w:rsidP="004D09D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B215020" w14:textId="6B794C7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proofErr w:type="spellStart"/>
            <w:r w:rsidRPr="00D5084F">
              <w:rPr>
                <w:rFonts w:ascii="Calibri" w:eastAsia="Times New Roman" w:hAnsi="Calibri" w:cs="Calibri"/>
                <w:color w:val="000000"/>
                <w:lang w:eastAsia="en-CA"/>
              </w:rPr>
              <w:t>d.f.</w:t>
            </w:r>
            <w:proofErr w:type="spellEnd"/>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18CC45B5" w14:textId="34D58C9C"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5D8DBAB9"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660D522E" w14:textId="17234C4E"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77777777" w:rsidR="009F47FE" w:rsidRPr="009F47FE" w:rsidRDefault="009F47FE" w:rsidP="009F47FE">
      <w:pPr>
        <w:spacing w:after="0" w:line="240" w:lineRule="auto"/>
        <w:jc w:val="center"/>
        <w:rPr>
          <w:rFonts w:ascii="Calibri" w:eastAsia="Times New Roman" w:hAnsi="Calibri" w:cs="Calibri"/>
          <w:color w:val="000000"/>
          <w:lang w:eastAsia="en-CA"/>
        </w:rPr>
      </w:pPr>
      <w:proofErr w:type="spellStart"/>
      <w:r w:rsidRPr="009F47FE">
        <w:rPr>
          <w:rFonts w:ascii="Calibri" w:eastAsia="Times New Roman" w:hAnsi="Calibri" w:cs="Calibri"/>
          <w:color w:val="000000"/>
          <w:lang w:eastAsia="en-CA"/>
        </w:rPr>
        <w:t>Levene's</w:t>
      </w:r>
      <w:proofErr w:type="spellEnd"/>
      <w:r w:rsidRPr="009F47FE">
        <w:rPr>
          <w:rFonts w:ascii="Calibri" w:eastAsia="Times New Roman" w:hAnsi="Calibri" w:cs="Calibri"/>
          <w:color w:val="000000"/>
          <w:lang w:eastAsia="en-CA"/>
        </w:rPr>
        <w:t xml:space="preserve"> Test result for pre-oviposition period across Treatment: (F = 2.66, P = 1.61e-2, </w:t>
      </w:r>
      <w:proofErr w:type="spellStart"/>
      <w:r w:rsidRPr="009F47FE">
        <w:rPr>
          <w:rFonts w:ascii="Calibri" w:eastAsia="Times New Roman" w:hAnsi="Calibri" w:cs="Calibri"/>
          <w:color w:val="000000"/>
          <w:lang w:eastAsia="en-CA"/>
        </w:rPr>
        <w:t>d.f.</w:t>
      </w:r>
      <w:proofErr w:type="spellEnd"/>
      <w:r w:rsidRPr="009F47FE">
        <w:rPr>
          <w:rFonts w:ascii="Calibri" w:eastAsia="Times New Roman" w:hAnsi="Calibri" w:cs="Calibri"/>
          <w:color w:val="000000"/>
          <w:lang w:eastAsia="en-CA"/>
        </w:rPr>
        <w:t xml:space="preserve"> = 6, 242)</w:t>
      </w:r>
    </w:p>
    <w:p w14:paraId="7F224504" w14:textId="77777777" w:rsidR="009F47FE" w:rsidRDefault="009F47FE" w:rsidP="009F47FE"/>
    <w:p w14:paraId="3DED9BEE" w14:textId="5FFEAE4E" w:rsidR="009F47FE" w:rsidRDefault="009F47FE"/>
    <w:p w14:paraId="4871C173" w14:textId="0C7DE88E" w:rsidR="009F47FE" w:rsidRDefault="009F47FE">
      <w:r>
        <w:t>3.2.4 Oviposition Period</w:t>
      </w:r>
    </w:p>
    <w:p w14:paraId="5BFE08CB" w14:textId="258B2A80" w:rsidR="009F47FE" w:rsidRDefault="009F47FE"/>
    <w:p w14:paraId="66EA2446" w14:textId="77777777" w:rsidR="009F47FE" w:rsidRDefault="009F47FE"/>
    <w:p w14:paraId="3497CA16" w14:textId="77AF9244" w:rsidR="000F0A52" w:rsidRDefault="000F0A52">
      <w:r>
        <w:t>Green</w:t>
      </w:r>
      <w:r w:rsidR="009F47FE">
        <w:t xml:space="preserve"> LED</w:t>
      </w:r>
      <w:r>
        <w:t>?</w:t>
      </w:r>
    </w:p>
    <w:p w14:paraId="18E32130" w14:textId="5C7CFD8F" w:rsidR="000F0A52" w:rsidRDefault="000F0A52"/>
    <w:p w14:paraId="42184FF5" w14:textId="23EA2031" w:rsidR="000F0A52" w:rsidRDefault="000F0A52">
      <w:r>
        <w:t>Greenhouse?</w:t>
      </w:r>
    </w:p>
    <w:sectPr w:rsidR="000F0A5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B5383"/>
    <w:rsid w:val="000D6F63"/>
    <w:rsid w:val="000F0A52"/>
    <w:rsid w:val="0019686C"/>
    <w:rsid w:val="001C2E5A"/>
    <w:rsid w:val="001D24E0"/>
    <w:rsid w:val="00455B04"/>
    <w:rsid w:val="0048762A"/>
    <w:rsid w:val="004D09D3"/>
    <w:rsid w:val="004D7B5C"/>
    <w:rsid w:val="004E5612"/>
    <w:rsid w:val="005034AD"/>
    <w:rsid w:val="0058612C"/>
    <w:rsid w:val="005933CD"/>
    <w:rsid w:val="005B23D4"/>
    <w:rsid w:val="00640F12"/>
    <w:rsid w:val="0069039D"/>
    <w:rsid w:val="006E2DD7"/>
    <w:rsid w:val="0077186B"/>
    <w:rsid w:val="007E61C7"/>
    <w:rsid w:val="00837ADA"/>
    <w:rsid w:val="008A0CF0"/>
    <w:rsid w:val="00906E1A"/>
    <w:rsid w:val="009B175B"/>
    <w:rsid w:val="009F47FE"/>
    <w:rsid w:val="00AD3043"/>
    <w:rsid w:val="00BB0BD9"/>
    <w:rsid w:val="00BD40E4"/>
    <w:rsid w:val="00C32A6D"/>
    <w:rsid w:val="00C370D6"/>
    <w:rsid w:val="00C77E1E"/>
    <w:rsid w:val="00CB07A7"/>
    <w:rsid w:val="00CD35CF"/>
    <w:rsid w:val="00CF5448"/>
    <w:rsid w:val="00D015E3"/>
    <w:rsid w:val="00D5084F"/>
    <w:rsid w:val="00E146B5"/>
    <w:rsid w:val="00F23DC4"/>
    <w:rsid w:val="00F37EE2"/>
    <w:rsid w:val="00F619DA"/>
    <w:rsid w:val="00FE18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2</Pages>
  <Words>1030</Words>
  <Characters>587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2</cp:revision>
  <dcterms:created xsi:type="dcterms:W3CDTF">2020-07-17T20:11:00Z</dcterms:created>
  <dcterms:modified xsi:type="dcterms:W3CDTF">2020-07-17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